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3D222045"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Pr="0050086B">
        <w:rPr>
          <w:rFonts w:ascii="Times New Roman" w:hAnsi="Times New Roman" w:cs="Times New Roman"/>
          <w:b/>
          <w:bCs/>
          <w:sz w:val="28"/>
          <w:szCs w:val="28"/>
          <w:lang w:val="en-GB"/>
        </w:rPr>
        <w:t>Seasonal- and age-related egg size variation in a long-lived polyandrous shorebird</w:t>
      </w:r>
    </w:p>
    <w:p w14:paraId="6CFBEEFC" w14:textId="5E0A81C2"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 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084BD8B"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d (UAM),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0C3721">
      <w:pPr>
        <w:spacing w:after="12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0C3721">
      <w:pPr>
        <w:spacing w:after="12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67B2F795"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1238+2062+723+1555 = </w:t>
      </w:r>
      <w:r w:rsidRPr="0050086B">
        <w:rPr>
          <w:rFonts w:ascii="Times New Roman" w:hAnsi="Times New Roman" w:cs="Times New Roman"/>
          <w:bCs/>
          <w:lang w:val="en-GB"/>
        </w:rPr>
        <w:t>5579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374FFBC7" w14:textId="4FEF7DEB"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08033BE4"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egg size variation</w:t>
      </w:r>
      <w:r w:rsidRPr="0050086B">
        <w:rPr>
          <w:rFonts w:ascii="Times New Roman" w:hAnsi="Times New Roman" w:cs="Times New Roman"/>
          <w:lang w:val="en-GB"/>
        </w:rPr>
        <w:t xml:space="preserve">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12137D6F"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6257)</w:t>
      </w:r>
    </w:p>
    <w:p w14:paraId="35ED3485" w14:textId="0CAE37CC"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131</w:t>
      </w:r>
      <w:r w:rsidRPr="0050086B">
        <w:rPr>
          <w:rFonts w:ascii="Times New Roman" w:hAnsi="Times New Roman" w:cs="Times New Roman"/>
          <w:lang w:val="en-GB"/>
        </w:rPr>
        <w:t xml:space="preserve"> 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Emlen</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w:t>
      </w:r>
      <w:proofErr w:type="spellStart"/>
      <w:r w:rsidR="00D873BC">
        <w:rPr>
          <w:rFonts w:ascii="Times New Roman" w:hAnsi="Times New Roman" w:cs="Times New Roman"/>
        </w:rPr>
        <w:t>Oring</w:t>
      </w:r>
      <w:proofErr w:type="spellEnd"/>
      <w:r w:rsidR="00D873BC">
        <w:rPr>
          <w:rFonts w:ascii="Times New Roman" w:hAnsi="Times New Roman" w:cs="Times New Roman"/>
        </w:rPr>
        <w:t xml:space="preserve">, 1988; </w:t>
      </w:r>
      <w:proofErr w:type="spellStart"/>
      <w:r w:rsidR="00D873BC">
        <w:rPr>
          <w:rFonts w:ascii="Times New Roman" w:hAnsi="Times New Roman" w:cs="Times New Roman"/>
        </w:rPr>
        <w:t>Schamel</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Rose, 1991; 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xml:space="preserve">, 2000; </w:t>
      </w:r>
      <w:proofErr w:type="spellStart"/>
      <w:r w:rsidR="00472B4F" w:rsidRPr="0050086B">
        <w:rPr>
          <w:rFonts w:ascii="Times New Roman" w:hAnsi="Times New Roman" w:cs="Times New Roman"/>
          <w:lang w:val="en-GB"/>
        </w:rPr>
        <w:t>Drenos</w:t>
      </w:r>
      <w:proofErr w:type="spellEnd"/>
      <w:r w:rsidR="00472B4F" w:rsidRPr="0050086B">
        <w:rPr>
          <w:rFonts w:ascii="Times New Roman" w:hAnsi="Times New Roman" w:cs="Times New Roman"/>
          <w:lang w:val="en-GB"/>
        </w:rPr>
        <w:t xml:space="preserve">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50086B" w:rsidRDefault="009F53A7"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163465" w:rsidRPr="0050086B">
        <w:rPr>
          <w:rFonts w:ascii="Times New Roman" w:hAnsi="Times New Roman" w:cs="Times New Roman"/>
          <w:lang w:val="en-GB"/>
        </w:rPr>
        <w:t>.</w:t>
      </w:r>
    </w:p>
    <w:p w14:paraId="562BF94F" w14:textId="77777777" w:rsidR="00163465" w:rsidRPr="0050086B" w:rsidRDefault="00163465" w:rsidP="00FE4D8D">
      <w:pPr>
        <w:suppressLineNumbers/>
        <w:spacing w:line="360" w:lineRule="auto"/>
        <w:jc w:val="both"/>
        <w:rPr>
          <w:rFonts w:ascii="Times New Roman" w:hAnsi="Times New Roman" w:cs="Times New Roman"/>
          <w:lang w:val="en-GB"/>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xml:space="preserve">, 1998; Moran &amp; </w:t>
      </w:r>
      <w:proofErr w:type="spellStart"/>
      <w:r w:rsidR="00472B4F" w:rsidRPr="0050086B">
        <w:rPr>
          <w:rFonts w:ascii="Times New Roman" w:hAnsi="Times New Roman" w:cs="Times New Roman"/>
          <w:lang w:val="en-GB"/>
        </w:rPr>
        <w:t>Emlet</w:t>
      </w:r>
      <w:proofErr w:type="spellEnd"/>
      <w:r w:rsidR="00472B4F" w:rsidRPr="0050086B">
        <w:rPr>
          <w:rFonts w:ascii="Times New Roman" w:hAnsi="Times New Roman" w:cs="Times New Roman"/>
          <w:lang w:val="en-GB"/>
        </w:rPr>
        <w:t xml:space="preserve">,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eamonte</w:t>
      </w:r>
      <w:proofErr w:type="spellEnd"/>
      <w:r w:rsidR="00472B4F" w:rsidRPr="0050086B">
        <w:rPr>
          <w:rFonts w:ascii="Times New Roman" w:hAnsi="Times New Roman" w:cs="Times New Roman"/>
          <w:lang w:val="en-GB"/>
        </w:rPr>
        <w:t xml:space="preserv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w:t>
      </w:r>
      <w:proofErr w:type="spellStart"/>
      <w:r w:rsidR="00472B4F" w:rsidRPr="0050086B">
        <w:rPr>
          <w:rFonts w:ascii="Times New Roman" w:hAnsi="Times New Roman" w:cs="Times New Roman"/>
          <w:lang w:val="en-GB"/>
        </w:rPr>
        <w:t>Rah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lomqvist</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7;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w:t>
      </w:r>
      <w:proofErr w:type="spellStart"/>
      <w:r w:rsidR="00472B4F" w:rsidRPr="0050086B">
        <w:rPr>
          <w:rFonts w:ascii="Times New Roman" w:hAnsi="Times New Roman" w:cs="Times New Roman"/>
          <w:lang w:val="en-GB"/>
        </w:rPr>
        <w:t>Kupá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Amat</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w:t>
      </w:r>
      <w:proofErr w:type="spellStart"/>
      <w:r w:rsidR="00D873BC">
        <w:rPr>
          <w:rFonts w:ascii="Times New Roman" w:hAnsi="Times New Roman" w:cs="Times New Roman"/>
        </w:rPr>
        <w:t>Jankowiak</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w:t>
      </w:r>
      <w:r w:rsidR="002D76FD" w:rsidRPr="0050086B">
        <w:rPr>
          <w:rFonts w:ascii="Times New Roman" w:hAnsi="Times New Roman" w:cs="Times New Roman"/>
          <w:lang w:val="en-GB"/>
        </w:rPr>
        <w:t>re-nesting</w:t>
      </w:r>
      <w:r w:rsidR="002D76FD" w:rsidRPr="0050086B">
        <w:rPr>
          <w:rFonts w:ascii="Times New Roman" w:hAnsi="Times New Roman" w:cs="Times New Roman"/>
          <w:lang w:val="en-GB"/>
        </w:rPr>
        <w:t xml:space="preserve">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5010123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33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61AEB4DB"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w:t>
      </w:r>
      <w:proofErr w:type="spellStart"/>
      <w:r w:rsidR="00014433" w:rsidRPr="0050086B">
        <w:rPr>
          <w:rFonts w:ascii="Times New Roman" w:hAnsi="Times New Roman" w:cs="Times New Roman"/>
          <w:lang w:val="en-GB"/>
        </w:rPr>
        <w:t>Plaschke</w:t>
      </w:r>
      <w:proofErr w:type="spellEnd"/>
      <w:r w:rsidR="00014433" w:rsidRPr="0050086B">
        <w:rPr>
          <w:rFonts w:ascii="Times New Roman" w:hAnsi="Times New Roman" w:cs="Times New Roman"/>
          <w:lang w:val="en-GB"/>
        </w:rPr>
        <w:t xml:space="preserv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Nosá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w:t>
      </w:r>
      <w:proofErr w:type="spellStart"/>
      <w:r w:rsidR="009B56E7" w:rsidRPr="0050086B">
        <w:rPr>
          <w:rFonts w:ascii="Times New Roman" w:hAnsi="Times New Roman" w:cs="Times New Roman"/>
          <w:lang w:val="en-GB"/>
        </w:rPr>
        <w:t>Plaschke</w:t>
      </w:r>
      <w:proofErr w:type="spellEnd"/>
      <w:r w:rsidR="009B56E7" w:rsidRPr="0050086B">
        <w:rPr>
          <w:rFonts w:ascii="Times New Roman" w:hAnsi="Times New Roman" w:cs="Times New Roman"/>
          <w:lang w:val="en-GB"/>
        </w:rPr>
        <w:t xml:space="preserv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9B56E7" w:rsidRPr="0050086B">
        <w:rPr>
          <w:rFonts w:ascii="Times New Roman" w:hAnsi="Times New Roman" w:cs="Times New Roman"/>
          <w:lang w:val="en-GB"/>
        </w:rPr>
        <w:t xml:space="preserve"> </w:t>
      </w:r>
      <w:r w:rsidR="00C27C53" w:rsidRPr="0050086B">
        <w:rPr>
          <w:rFonts w:ascii="Times New Roman" w:hAnsi="Times New Roman" w:cs="Times New Roman"/>
          <w:lang w:val="en-GB"/>
        </w:rPr>
        <w:t xml:space="preserve"> In summary, the lay dates for </w:t>
      </w:r>
      <w:r w:rsidR="00732865" w:rsidRPr="0050086B">
        <w:rPr>
          <w:rFonts w:ascii="Times New Roman" w:hAnsi="Times New Roman" w:cs="Times New Roman"/>
          <w:lang w:val="en-GB"/>
        </w:rPr>
        <w:t>776</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3</w:t>
      </w:r>
      <w:r w:rsidR="00C27C53" w:rsidRPr="0050086B">
        <w:rPr>
          <w:rFonts w:ascii="Times New Roman" w:hAnsi="Times New Roman" w:cs="Times New Roman"/>
          <w:lang w:val="en-GB"/>
        </w:rPr>
        <w:t xml:space="preserve">%) nests were determined through floatation, </w:t>
      </w:r>
      <w:r w:rsidR="00732865" w:rsidRPr="0050086B">
        <w:rPr>
          <w:rFonts w:ascii="Times New Roman" w:hAnsi="Times New Roman" w:cs="Times New Roman"/>
          <w:lang w:val="en-GB"/>
        </w:rPr>
        <w:t>31</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3.7%</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732865" w:rsidRPr="0050086B">
        <w:rPr>
          <w:rFonts w:ascii="Times New Roman" w:hAnsi="Times New Roman" w:cs="Times New Roman"/>
          <w:lang w:val="en-GB"/>
        </w:rPr>
        <w:t>34</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4</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Hall &amp; </w:t>
      </w:r>
      <w:proofErr w:type="spellStart"/>
      <w:r w:rsidR="00472B4F" w:rsidRPr="0050086B">
        <w:rPr>
          <w:rFonts w:ascii="Times New Roman" w:hAnsi="Times New Roman" w:cs="Times New Roman"/>
          <w:lang w:val="en-GB"/>
        </w:rPr>
        <w:t>Cavitt</w:t>
      </w:r>
      <w:proofErr w:type="spellEnd"/>
      <w:r w:rsidR="00472B4F" w:rsidRPr="0050086B">
        <w:rPr>
          <w:rFonts w:ascii="Times New Roman" w:hAnsi="Times New Roman" w:cs="Times New Roman"/>
          <w:lang w:val="en-GB"/>
        </w:rPr>
        <w: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Vincz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proofErr w:type="spellStart"/>
      <w:r w:rsidR="00D873BC">
        <w:rPr>
          <w:rFonts w:ascii="Times New Roman" w:hAnsi="Times New Roman" w:cs="Times New Roman"/>
        </w:rPr>
        <w:t>Kupá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43BE4AA1"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879 (</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159 (</w:t>
      </w:r>
      <w:r w:rsidR="00927CB6" w:rsidRPr="0050086B">
        <w:rPr>
          <w:rFonts w:ascii="Times New Roman" w:hAnsi="Times New Roman" w:cs="Times New Roman"/>
          <w:lang w:val="en-GB"/>
        </w:rPr>
        <w:t>15.3%</w:t>
      </w:r>
      <w:r w:rsidR="0033793C" w:rsidRPr="0050086B">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osztolányi</w:t>
      </w:r>
      <w:proofErr w:type="spellEnd"/>
      <w:r w:rsidR="00472B4F" w:rsidRPr="0050086B">
        <w:rPr>
          <w:rFonts w:ascii="Times New Roman" w:hAnsi="Times New Roman" w:cs="Times New Roman"/>
          <w:lang w:val="en-GB"/>
        </w:rPr>
        <w:t>,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50086B">
        <w:rPr>
          <w:rFonts w:ascii="Times New Roman" w:hAnsi="Times New Roman" w:cs="Times New Roman"/>
          <w:highlight w:val="yellow"/>
          <w:lang w:val="en-GB"/>
        </w:rPr>
        <w:t xml:space="preserve">Please refer to our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that connects to </w:t>
      </w:r>
      <w:proofErr w:type="spellStart"/>
      <w:r w:rsidRPr="0050086B">
        <w:rPr>
          <w:rFonts w:ascii="Times New Roman" w:hAnsi="Times New Roman" w:cs="Times New Roman"/>
          <w:i/>
          <w:iCs/>
          <w:highlight w:val="yellow"/>
          <w:lang w:val="en-GB"/>
        </w:rPr>
        <w:t>CeutaOPEN</w:t>
      </w:r>
      <w:proofErr w:type="spellEnd"/>
      <w:r w:rsidRPr="0050086B">
        <w:rPr>
          <w:rFonts w:ascii="Times New Roman" w:hAnsi="Times New Roman" w:cs="Times New Roman"/>
          <w:highlight w:val="yellow"/>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Colchero</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proofErr w:type="spellStart"/>
      <w:r w:rsidR="00D873BC">
        <w:rPr>
          <w:rFonts w:ascii="Times New Roman" w:hAnsi="Times New Roman" w:cs="Times New Roman"/>
        </w:rPr>
        <w:t>Colchero</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170476C2"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1</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0</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5</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2</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3</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w:t>
      </w:r>
      <w:proofErr w:type="spellStart"/>
      <w:r w:rsidR="00D873BC">
        <w:rPr>
          <w:rFonts w:ascii="Times New Roman" w:hAnsi="Times New Roman" w:cs="Times New Roman"/>
        </w:rPr>
        <w:t>Bouwhuis</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w:t>
      </w:r>
      <w:proofErr w:type="spellStart"/>
      <w:r w:rsidR="00D873BC">
        <w:rPr>
          <w:rFonts w:ascii="Times New Roman" w:hAnsi="Times New Roman" w:cs="Times New Roman"/>
        </w:rPr>
        <w:t>Herborn</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w:t>
      </w:r>
      <w:proofErr w:type="spellStart"/>
      <w:r w:rsidR="00D873BC">
        <w:rPr>
          <w:rFonts w:ascii="Times New Roman" w:hAnsi="Times New Roman" w:cs="Times New Roman"/>
        </w:rPr>
        <w:t>Dingemanse</w:t>
      </w:r>
      <w:proofErr w:type="spellEnd"/>
      <w:r w:rsidR="00D873BC">
        <w:rPr>
          <w:rFonts w:ascii="Times New Roman" w:hAnsi="Times New Roman" w:cs="Times New Roman"/>
        </w:rPr>
        <w:t xml:space="preserv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0A1FBA5E"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Snijders</w:t>
      </w:r>
      <w:proofErr w:type="spellEnd"/>
      <w:r w:rsidR="00472B4F" w:rsidRPr="0050086B">
        <w:rPr>
          <w:rFonts w:ascii="Times New Roman" w:hAnsi="Times New Roman" w:cs="Times New Roman"/>
          <w:lang w:val="en-GB"/>
        </w:rPr>
        <w:t xml:space="preserve">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5 mm (0.96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66 mm (1.14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krade</w:t>
      </w:r>
      <w:proofErr w:type="spellEnd"/>
      <w:r w:rsidR="00472B4F" w:rsidRPr="0050086B">
        <w:rPr>
          <w:rFonts w:ascii="Times New Roman" w:hAnsi="Times New Roman" w:cs="Times New Roman"/>
          <w:lang w:val="en-GB"/>
        </w:rPr>
        <w:t xml:space="preserv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Dittmann</w:t>
      </w:r>
      <w:proofErr w:type="spellEnd"/>
      <w:r w:rsidRPr="0050086B">
        <w:rPr>
          <w:rFonts w:ascii="Times New Roman" w:hAnsi="Times New Roman" w:cs="Times New Roman"/>
          <w:lang w:val="en-GB"/>
        </w:rPr>
        <w:t xml:space="preserve"> &amp; </w:t>
      </w:r>
      <w:proofErr w:type="spellStart"/>
      <w:r w:rsidRPr="0050086B">
        <w:rPr>
          <w:rFonts w:ascii="Times New Roman" w:hAnsi="Times New Roman" w:cs="Times New Roman"/>
          <w:lang w:val="en-GB"/>
        </w:rPr>
        <w:t>Hötker</w:t>
      </w:r>
      <w:proofErr w:type="spellEnd"/>
      <w:r w:rsidRPr="0050086B">
        <w:rPr>
          <w:rFonts w:ascii="Times New Roman" w:hAnsi="Times New Roman" w:cs="Times New Roman"/>
          <w:lang w:val="en-GB"/>
        </w:rPr>
        <w:t xml:space="preserve">, 2001; </w:t>
      </w:r>
      <w:proofErr w:type="spellStart"/>
      <w:r w:rsidRPr="0050086B">
        <w:rPr>
          <w:rFonts w:ascii="Times New Roman" w:hAnsi="Times New Roman" w:cs="Times New Roman"/>
          <w:lang w:val="en-GB"/>
        </w:rPr>
        <w:t>Skrade</w:t>
      </w:r>
      <w:proofErr w:type="spellEnd"/>
      <w:r w:rsidRPr="0050086B">
        <w:rPr>
          <w:rFonts w:ascii="Times New Roman" w:hAnsi="Times New Roman" w:cs="Times New Roman"/>
          <w:lang w:val="en-GB"/>
        </w:rPr>
        <w:t xml:space="preserve"> &amp; Dinsmore, 2013; Kwon et al., 2018; </w:t>
      </w: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xml:space="preserve"> et al., 2020; Verhoeven et al., 2020)</w:t>
      </w:r>
      <w:r w:rsidRPr="0050086B">
        <w:rPr>
          <w:rFonts w:ascii="Times New Roman" w:hAnsi="Times New Roman" w:cs="Times New Roman"/>
          <w:lang w:val="en-GB"/>
        </w:rPr>
        <w:fldChar w:fldCharType="end"/>
      </w:r>
      <w:r w:rsidRPr="0050086B">
        <w:rPr>
          <w:rFonts w:ascii="Times New Roman" w:hAnsi="Times New Roman" w:cs="Times New Roman"/>
          <w:lang w:val="en-GB"/>
        </w:rPr>
        <w:t>.</w:t>
      </w:r>
      <w:r w:rsidR="00267F18" w:rsidRPr="0050086B">
        <w:rPr>
          <w:rFonts w:ascii="Times New Roman" w:hAnsi="Times New Roman" w:cs="Times New Roman"/>
          <w:lang w:val="en-GB"/>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2B96B226"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w:t>
      </w:r>
      <w:r w:rsidR="009516C4" w:rsidRPr="0050086B">
        <w:rPr>
          <w:rFonts w:ascii="Times New Roman" w:hAnsi="Times New Roman" w:cs="Times New Roman"/>
          <w:lang w:val="en-GB"/>
        </w:rPr>
        <w:t xml:space="preserve"> or</w:t>
      </w:r>
      <w:r w:rsidR="009516C4" w:rsidRPr="0050086B">
        <w:rPr>
          <w:rFonts w:ascii="Times New Roman" w:hAnsi="Times New Roman" w:cs="Times New Roman"/>
          <w:lang w:val="en-GB"/>
        </w:rPr>
        <w:t xml:space="preserve"> </w:t>
      </w:r>
      <w:r w:rsidR="009516C4" w:rsidRPr="0050086B">
        <w:rPr>
          <w:rFonts w:ascii="Times New Roman" w:hAnsi="Times New Roman" w:cs="Times New Roman"/>
          <w:lang w:val="en-GB"/>
        </w:rPr>
        <w:t>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w:t>
      </w:r>
      <w:r w:rsidR="00242845" w:rsidRPr="0050086B">
        <w:rPr>
          <w:rFonts w:ascii="Times New Roman" w:hAnsi="Times New Roman" w:cs="Times New Roman"/>
          <w:lang w:val="en-GB"/>
        </w:rPr>
        <w:t>Almost all cases of re-nesting are monogamous</w:t>
      </w:r>
      <w:r w:rsidR="00242845" w:rsidRPr="0050086B">
        <w:rPr>
          <w:rFonts w:ascii="Times New Roman" w:hAnsi="Times New Roman" w:cs="Times New Roman"/>
          <w:lang w:val="en-GB"/>
        </w:rPr>
        <w:t xml:space="preserve"> in this population</w:t>
      </w:r>
      <w:r w:rsidR="00242845" w:rsidRPr="0050086B">
        <w:rPr>
          <w:rFonts w:ascii="Times New Roman" w:hAnsi="Times New Roman" w:cs="Times New Roman"/>
          <w:lang w:val="en-GB"/>
        </w:rPr>
        <w:t xml:space="preserve"> (92.4%</w:t>
      </w:r>
      <w:r w:rsidR="00242845" w:rsidRPr="0050086B">
        <w:rPr>
          <w:rFonts w:ascii="Times New Roman" w:hAnsi="Times New Roman" w:cs="Times New Roman"/>
          <w:lang w:val="en-GB"/>
        </w:rPr>
        <w:t xml:space="preserve">;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13589103"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7 nests from 375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Nakagawa &amp; </w:t>
      </w:r>
      <w:proofErr w:type="spellStart"/>
      <w:r w:rsidR="00472B4F" w:rsidRPr="0050086B">
        <w:rPr>
          <w:rFonts w:ascii="Times New Roman" w:hAnsi="Times New Roman" w:cs="Times New Roman"/>
          <w:lang w:val="en-GB"/>
        </w:rPr>
        <w:t>Schielzeth</w:t>
      </w:r>
      <w:proofErr w:type="spellEnd"/>
      <w:r w:rsidR="00472B4F" w:rsidRPr="0050086B">
        <w:rPr>
          <w:rFonts w:ascii="Times New Roman" w:hAnsi="Times New Roman" w:cs="Times New Roman"/>
          <w:lang w:val="en-GB"/>
        </w:rPr>
        <w:t>,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20CEED03"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887</w:t>
      </w:r>
      <w:r w:rsidRPr="0050086B">
        <w:rPr>
          <w:rFonts w:ascii="Times New Roman" w:hAnsi="Times New Roman" w:cs="Times New Roman"/>
          <w:lang w:val="en-GB"/>
        </w:rPr>
        <w:t xml:space="preserve"> words)</w:t>
      </w:r>
    </w:p>
    <w:p w14:paraId="5571E8EF" w14:textId="7B99E110"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2</w:t>
      </w:r>
      <w:r w:rsidR="00090210" w:rsidRPr="0050086B">
        <w:rPr>
          <w:rFonts w:ascii="Times New Roman" w:hAnsi="Times New Roman" w:cs="Times New Roman"/>
          <w:lang w:val="en-GB"/>
        </w:rPr>
        <w:t xml:space="preserve">%; 2-eggs: 103 nests, 12.3%, 1-egg: 13 nests, 1.5%).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60107F" w:rsidRPr="0050086B">
        <w:rPr>
          <w:rFonts w:ascii="Times New Roman" w:hAnsi="Times New Roman" w:cs="Times New Roman"/>
          <w:lang w:val="en-GB"/>
        </w:rPr>
        <w:t>10</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60107F" w:rsidRPr="0050086B">
        <w:rPr>
          <w:rFonts w:ascii="Times New Roman" w:hAnsi="Times New Roman" w:cs="Times New Roman"/>
          <w:lang w:val="en-GB"/>
        </w:rPr>
        <w:t>5</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w:t>
      </w:r>
      <w:r w:rsidR="00E31B59" w:rsidRPr="0050086B">
        <w:rPr>
          <w:rFonts w:ascii="Times New Roman" w:hAnsi="Times New Roman" w:cs="Times New Roman"/>
          <w:lang w:val="en-GB"/>
        </w:rPr>
        <w:t>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28 [0.552–0.704];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xml:space="preserve">= 0.370 </w:t>
      </w:r>
      <w:r w:rsidR="00E31B59" w:rsidRPr="0050086B">
        <w:rPr>
          <w:rFonts w:ascii="Times New Roman" w:hAnsi="Times New Roman" w:cs="Times New Roman"/>
          <w:lang w:val="en-GB"/>
        </w:rPr>
        <w:lastRenderedPageBreak/>
        <w:t xml:space="preserve">[0.310–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2,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4</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2</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1</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2</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7A3914" w:rsidRPr="0050086B">
        <w:rPr>
          <w:rFonts w:ascii="Times New Roman" w:hAnsi="Times New Roman" w:cs="Times New Roman"/>
          <w:lang w:val="en-GB"/>
        </w:rPr>
        <w:t>6</w:t>
      </w:r>
      <w:r w:rsidR="00BB4346" w:rsidRPr="0050086B">
        <w:rPr>
          <w:rFonts w:ascii="Times New Roman" w:hAnsi="Times New Roman" w:cs="Times New Roman"/>
          <w:lang w:val="en-GB"/>
        </w:rPr>
        <w:t>.</w:t>
      </w:r>
      <w:r w:rsidR="007A3914" w:rsidRPr="0050086B">
        <w:rPr>
          <w:rFonts w:ascii="Times New Roman" w:hAnsi="Times New Roman" w:cs="Times New Roman"/>
          <w:lang w:val="en-GB"/>
        </w:rPr>
        <w:t>9</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6</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9</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7852D379"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4</w:t>
      </w:r>
      <w:r w:rsidRPr="0050086B">
        <w:rPr>
          <w:rFonts w:ascii="Times New Roman" w:hAnsi="Times New Roman" w:cs="Times New Roman"/>
          <w:lang w:val="en-GB"/>
        </w:rPr>
        <w:t xml:space="preserve">% of variation in egg volume, with fixed effects explaining </w:t>
      </w:r>
      <w:r w:rsidR="00E9107E" w:rsidRPr="0050086B">
        <w:rPr>
          <w:rFonts w:ascii="Times New Roman" w:hAnsi="Times New Roman" w:cs="Times New Roman"/>
          <w:lang w:val="en-GB"/>
        </w:rPr>
        <w:t>8</w:t>
      </w:r>
      <w:r w:rsidRPr="0050086B">
        <w:rPr>
          <w:rFonts w:ascii="Times New Roman" w:hAnsi="Times New Roman" w:cs="Times New Roman"/>
          <w:lang w:val="en-GB"/>
        </w:rPr>
        <w:t xml:space="preserve">% 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8</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CA549B" w:rsidRPr="0050086B">
        <w:rPr>
          <w:rFonts w:ascii="Times New Roman" w:hAnsi="Times New Roman" w:cs="Times New Roman"/>
          <w:lang w:val="en-GB"/>
        </w:rPr>
        <w:t>6</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F01EC1" w:rsidRPr="0050086B">
        <w:rPr>
          <w:rFonts w:ascii="Times New Roman" w:hAnsi="Times New Roman" w:cs="Times New Roman"/>
          <w:lang w:val="en-GB"/>
        </w:rPr>
        <w:t>0.00</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 xml:space="preserve">[95% CI]: 0.23 [0.16, 0.3];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1];</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w:t>
      </w:r>
      <w:r w:rsidR="00D4582C" w:rsidRPr="0050086B">
        <w:rPr>
          <w:rFonts w:ascii="Times New Roman" w:hAnsi="Times New Roman" w:cs="Times New Roman"/>
          <w:lang w:val="en-GB"/>
        </w:rPr>
        <w:t xml:space="preserve"> </w:t>
      </w:r>
      <w:r w:rsidR="00D4582C" w:rsidRPr="0050086B">
        <w:rPr>
          <w:rFonts w:ascii="Times New Roman" w:hAnsi="Times New Roman" w:cs="Times New Roman"/>
          <w:lang w:val="en-GB"/>
        </w:rPr>
        <w:t>than smaller females</w:t>
      </w:r>
      <w:r w:rsidR="00D4582C" w:rsidRPr="0050086B">
        <w:rPr>
          <w:rFonts w:ascii="Times New Roman" w:hAnsi="Times New Roman" w:cs="Times New Roman"/>
          <w:lang w:val="en-GB"/>
        </w:rPr>
        <w:t xml:space="preserve">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95%CI)</w:t>
      </w:r>
      <w:r w:rsidR="00D4582C" w:rsidRPr="0050086B">
        <w:rPr>
          <w:rFonts w:ascii="Times New Roman" w:hAnsi="Times New Roman" w:cs="Times New Roman"/>
          <w:lang w:val="en-GB"/>
        </w:rPr>
        <w:t xml:space="preserve">.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5</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4</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s but with smaller magnitude than the 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17, 0.25]</w:t>
      </w:r>
      <w:r w:rsidR="00520F22">
        <w:rPr>
          <w:rFonts w:ascii="Times New Roman" w:hAnsi="Times New Roman" w:cs="Times New Roman"/>
          <w:lang w:val="en-GB"/>
        </w:rPr>
        <w:t xml:space="preserve">; </w:t>
      </w:r>
      <w:r w:rsidR="00520F22">
        <w:rPr>
          <w:rFonts w:ascii="Times New Roman" w:hAnsi="Times New Roman" w:cs="Times New Roman"/>
          <w:lang w:val="en-GB"/>
        </w:rPr>
        <w:t>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6F142712"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w:t>
      </w:r>
      <w:r w:rsidR="00974EE0" w:rsidRPr="0050086B">
        <w:rPr>
          <w:rFonts w:ascii="Times New Roman" w:hAnsi="Times New Roman" w:cs="Times New Roman"/>
          <w:lang w:val="en-GB"/>
        </w:rPr>
        <w:t>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w:t>
      </w:r>
      <w:r w:rsidR="00974EE0"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11.8</w:t>
      </w:r>
      <w:r w:rsidR="000D2A95" w:rsidRPr="0050086B">
        <w:rPr>
          <w:rFonts w:ascii="Times New Roman" w:hAnsi="Times New Roman" w:cs="Times New Roman"/>
          <w:lang w:val="en-GB"/>
        </w:rPr>
        <w:t>%, range: 0–</w:t>
      </w:r>
      <w:r w:rsidR="000D2A95" w:rsidRPr="0050086B">
        <w:rPr>
          <w:rFonts w:ascii="Times New Roman" w:hAnsi="Times New Roman" w:cs="Times New Roman"/>
          <w:lang w:val="en-GB"/>
        </w:rPr>
        <w:t>25.6</w:t>
      </w:r>
      <w:r w:rsidR="000D2A95" w:rsidRPr="0050086B">
        <w:rPr>
          <w:rFonts w:ascii="Times New Roman" w:hAnsi="Times New Roman" w:cs="Times New Roman"/>
          <w:lang w:val="en-GB"/>
        </w:rPr>
        <w:t>%)</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4 [-3.09, -1.77];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4, 0.49];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w:t>
      </w:r>
      <w:r w:rsidR="00943C29" w:rsidRPr="0050086B">
        <w:rPr>
          <w:rFonts w:ascii="Times New Roman" w:hAnsi="Times New Roman" w:cs="Times New Roman"/>
          <w:lang w:val="en-GB"/>
        </w:rPr>
        <w:t xml:space="preserve"> female’s likelihood of </w:t>
      </w:r>
      <w:r w:rsidR="00943C29" w:rsidRPr="0050086B">
        <w:rPr>
          <w:rFonts w:ascii="Times New Roman" w:hAnsi="Times New Roman" w:cs="Times New Roman"/>
          <w:lang w:val="en-GB"/>
        </w:rPr>
        <w:t xml:space="preserve">re-nesting following a failed attempt </w:t>
      </w:r>
      <w:r w:rsidR="00943C29" w:rsidRPr="0050086B">
        <w:rPr>
          <w:rFonts w:ascii="Times New Roman" w:hAnsi="Times New Roman" w:cs="Times New Roman"/>
          <w:lang w:val="en-GB"/>
        </w:rPr>
        <w:t xml:space="preserve">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2.8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FB70FF" w:rsidRPr="0050086B">
        <w:rPr>
          <w:rFonts w:ascii="Times New Roman" w:hAnsi="Times New Roman" w:cs="Times New Roman"/>
          <w:lang w:val="en-GB"/>
        </w:rPr>
        <w:t>8</w:t>
      </w:r>
      <w:r w:rsidR="004F6D96" w:rsidRPr="0050086B">
        <w:rPr>
          <w:rFonts w:ascii="Times New Roman" w:hAnsi="Times New Roman" w:cs="Times New Roman"/>
          <w:lang w:val="en-GB"/>
        </w:rPr>
        <w:t xml:space="preserve"> days before and 29.</w:t>
      </w:r>
      <w:r w:rsidR="00FB70FF" w:rsidRPr="0050086B">
        <w:rPr>
          <w:rFonts w:ascii="Times New Roman" w:hAnsi="Times New Roman" w:cs="Times New Roman"/>
          <w:lang w:val="en-GB"/>
        </w:rPr>
        <w:t>3</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1 [0, 0.144];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53E6441D"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8</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5</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1</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6.48 days earlier (95% CI: [3.70, 9.23])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09</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3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88</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w:t>
      </w:r>
      <w:r w:rsidR="00386F07">
        <w:rPr>
          <w:rFonts w:ascii="Times New Roman" w:hAnsi="Times New Roman" w:cs="Times New Roman"/>
          <w:lang w:val="en-GB"/>
        </w:rPr>
        <w:t>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56E136A3"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04</w:t>
      </w:r>
      <w:r w:rsidRPr="0050086B">
        <w:rPr>
          <w:rFonts w:ascii="Times New Roman" w:hAnsi="Times New Roman" w:cs="Times New Roman"/>
          <w:lang w:val="en-GB"/>
        </w:rPr>
        <w:t xml:space="preserve"> words)</w:t>
      </w:r>
    </w:p>
    <w:p w14:paraId="031DF3E4" w14:textId="64516535"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27</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w:t>
      </w:r>
      <w:r w:rsidR="007874F5" w:rsidRPr="0050086B">
        <w:rPr>
          <w:rFonts w:ascii="Times New Roman" w:hAnsi="Times New Roman" w:cs="Times New Roman"/>
          <w:lang w:val="en-GB"/>
        </w:rPr>
        <w:t>(Andersson et al. 2004)</w:t>
      </w:r>
      <w:r w:rsidR="007874F5" w:rsidRPr="0050086B">
        <w:rPr>
          <w:rFonts w:ascii="Times New Roman" w:hAnsi="Times New Roman" w:cs="Times New Roman"/>
          <w:lang w:val="en-GB"/>
        </w:rPr>
        <w:t>.</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which would also apply to 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t>
      </w:r>
      <w:r w:rsidR="00527EF8" w:rsidRPr="0050086B">
        <w:rPr>
          <w:rFonts w:ascii="Times New Roman" w:hAnsi="Times New Roman" w:cs="Times New Roman"/>
          <w:lang w:val="en-GB"/>
        </w:rPr>
        <w:lastRenderedPageBreak/>
        <w:t xml:space="preserve">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Carmona-</w:t>
      </w:r>
      <w:proofErr w:type="spellStart"/>
      <w:r w:rsidR="00CD6C9A" w:rsidRPr="0050086B">
        <w:rPr>
          <w:rFonts w:ascii="Times New Roman" w:hAnsi="Times New Roman" w:cs="Times New Roman"/>
          <w:lang w:val="en-GB"/>
        </w:rPr>
        <w:t>Isunza</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w:t>
      </w:r>
      <w:proofErr w:type="spellStart"/>
      <w:r w:rsidR="00472B4F" w:rsidRPr="0050086B">
        <w:rPr>
          <w:rFonts w:ascii="Times New Roman" w:hAnsi="Times New Roman" w:cs="Times New Roman"/>
          <w:lang w:val="en-GB"/>
        </w:rPr>
        <w:t>Sedinger</w:t>
      </w:r>
      <w:proofErr w:type="spellEnd"/>
      <w:r w:rsidR="00472B4F" w:rsidRPr="0050086B">
        <w:rPr>
          <w:rFonts w:ascii="Times New Roman" w:hAnsi="Times New Roman" w:cs="Times New Roman"/>
          <w:lang w:val="en-GB"/>
        </w:rPr>
        <w:t xml:space="preserve">,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Reid, 1988; </w:t>
      </w:r>
      <w:proofErr w:type="spellStart"/>
      <w:r w:rsidR="00472B4F" w:rsidRPr="0050086B">
        <w:rPr>
          <w:rFonts w:ascii="Times New Roman" w:hAnsi="Times New Roman" w:cs="Times New Roman"/>
          <w:lang w:val="en-GB"/>
        </w:rPr>
        <w:t>Potti</w:t>
      </w:r>
      <w:proofErr w:type="spellEnd"/>
      <w:r w:rsidR="00472B4F" w:rsidRPr="0050086B">
        <w:rPr>
          <w:rFonts w:ascii="Times New Roman" w:hAnsi="Times New Roman" w:cs="Times New Roman"/>
          <w:lang w:val="en-GB"/>
        </w:rPr>
        <w:t>,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Forslund</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Pärt</w:t>
      </w:r>
      <w:proofErr w:type="spellEnd"/>
      <w:r w:rsidR="00472B4F" w:rsidRPr="0050086B">
        <w:rPr>
          <w:rFonts w:ascii="Times New Roman" w:hAnsi="Times New Roman" w:cs="Times New Roman"/>
          <w:lang w:val="en-GB"/>
        </w:rPr>
        <w: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et al. 1997)</w:t>
      </w:r>
      <w:r w:rsidR="007B759C" w:rsidRPr="0050086B">
        <w:rPr>
          <w:rFonts w:ascii="Times New Roman" w:hAnsi="Times New Roman" w:cs="Times New Roman"/>
          <w:lang w:val="en-GB"/>
        </w:rPr>
        <w:t xml:space="preserve">, likely owing to the extra nutrients provided by a large egg that make up for the </w:t>
      </w:r>
      <w:r w:rsidR="007B759C" w:rsidRPr="0050086B">
        <w:rPr>
          <w:rFonts w:ascii="Times New Roman" w:hAnsi="Times New Roman" w:cs="Times New Roman"/>
          <w:lang w:val="en-GB"/>
        </w:rPr>
        <w:lastRenderedPageBreak/>
        <w:t>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Ricklefs</w:t>
      </w:r>
      <w:proofErr w:type="spellEnd"/>
      <w:r w:rsidR="008E6CEF" w:rsidRPr="0050086B">
        <w:rPr>
          <w:rFonts w:ascii="Times New Roman" w:hAnsi="Times New Roman" w:cs="Times New Roman"/>
          <w:lang w:val="en-GB"/>
        </w:rPr>
        <w:t>,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yrkjedal</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alas</w:t>
      </w:r>
      <w:proofErr w:type="spellEnd"/>
      <w:r w:rsidR="00472B4F" w:rsidRPr="0050086B">
        <w:rPr>
          <w:rFonts w:ascii="Times New Roman" w:hAnsi="Times New Roman" w:cs="Times New Roman"/>
          <w:lang w:val="en-GB"/>
        </w:rPr>
        <w:t xml:space="preserve">, 1985; </w:t>
      </w:r>
      <w:proofErr w:type="spellStart"/>
      <w:r w:rsidR="00472B4F" w:rsidRPr="0050086B">
        <w:rPr>
          <w:rFonts w:ascii="Times New Roman" w:hAnsi="Times New Roman" w:cs="Times New Roman"/>
          <w:lang w:val="en-GB"/>
        </w:rPr>
        <w:t>Sandercoc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w:t>
      </w:r>
      <w:proofErr w:type="spellStart"/>
      <w:r w:rsidR="00472B4F" w:rsidRPr="0050086B">
        <w:rPr>
          <w:rFonts w:ascii="Times New Roman" w:hAnsi="Times New Roman" w:cs="Times New Roman"/>
          <w:lang w:val="en-GB"/>
        </w:rPr>
        <w:t>Kubelka</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Slotow</w:t>
      </w:r>
      <w:proofErr w:type="spellEnd"/>
      <w:r w:rsidR="008E6CEF" w:rsidRPr="0050086B">
        <w:rPr>
          <w:rFonts w:ascii="Times New Roman" w:hAnsi="Times New Roman" w:cs="Times New Roman"/>
          <w:lang w:val="en-GB"/>
        </w:rPr>
        <w:t>,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w:t>
      </w:r>
      <w:r w:rsidR="006D0E78" w:rsidRPr="0050086B">
        <w:rPr>
          <w:rFonts w:ascii="Times New Roman" w:hAnsi="Times New Roman" w:cs="Times New Roman"/>
          <w:lang w:val="en-GB"/>
        </w:rPr>
        <w:lastRenderedPageBreak/>
        <w:t xml:space="preserve">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Plaschk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enzel</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t>
      </w:r>
      <w:proofErr w:type="spellStart"/>
      <w:r w:rsidR="00472B4F" w:rsidRPr="0050086B">
        <w:rPr>
          <w:rFonts w:ascii="Times New Roman" w:hAnsi="Times New Roman" w:cs="Times New Roman"/>
          <w:lang w:val="en-GB"/>
        </w:rPr>
        <w:t>D'Urban</w:t>
      </w:r>
      <w:proofErr w:type="spellEnd"/>
      <w:r w:rsidR="00472B4F" w:rsidRPr="0050086B">
        <w:rPr>
          <w:rFonts w:ascii="Times New Roman" w:hAnsi="Times New Roman" w:cs="Times New Roman"/>
          <w:lang w:val="en-GB"/>
        </w:rPr>
        <w:t xml:space="preserve">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371D5D70" w14:textId="296F4F5F" w:rsidR="004D6F5F"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50086B">
        <w:rPr>
          <w:rFonts w:ascii="Times New Roman" w:hAnsi="Times New Roman" w:cs="Times New Roman"/>
          <w:lang w:val="en-GB"/>
        </w:rPr>
        <w:br w:type="page"/>
      </w:r>
    </w:p>
    <w:p w14:paraId="59A6A14E" w14:textId="6590FE21" w:rsidR="007E25AE" w:rsidRPr="0050086B" w:rsidRDefault="007E25AE" w:rsidP="00FE4D8D">
      <w:pPr>
        <w:jc w:val="both"/>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FE4D8D">
      <w:pPr>
        <w:suppressLineNumbers/>
        <w:jc w:val="both"/>
        <w:rPr>
          <w:rFonts w:ascii="Times New Roman" w:hAnsi="Times New Roman" w:cs="Times New Roman"/>
          <w:b/>
          <w:lang w:val="en-GB"/>
        </w:rPr>
      </w:pPr>
    </w:p>
    <w:p w14:paraId="733E2D8F" w14:textId="7F00F07A" w:rsidR="0036336B" w:rsidRPr="0050086B" w:rsidRDefault="0036336B" w:rsidP="00FE4D8D">
      <w:pPr>
        <w:suppressLineNumbers/>
        <w:jc w:val="both"/>
        <w:rPr>
          <w:rFonts w:ascii="Times New Roman" w:hAnsi="Times New Roman" w:cs="Times New Roman"/>
          <w:b/>
          <w:lang w:val="en-GB"/>
        </w:rPr>
      </w:pPr>
    </w:p>
    <w:p w14:paraId="41A03D88" w14:textId="70C624E5" w:rsidR="0036336B" w:rsidRPr="0050086B" w:rsidRDefault="0036336B" w:rsidP="00FE4D8D">
      <w:pPr>
        <w:suppressLineNumbers/>
        <w:jc w:val="both"/>
        <w:rPr>
          <w:rFonts w:ascii="Times New Roman" w:hAnsi="Times New Roman" w:cs="Times New Roman"/>
          <w:b/>
          <w:lang w:val="en-GB"/>
        </w:rPr>
      </w:pPr>
    </w:p>
    <w:p w14:paraId="134312F5" w14:textId="23BF246F" w:rsidR="0036336B" w:rsidRPr="0050086B" w:rsidRDefault="00D76B76" w:rsidP="00FE4D8D">
      <w:pPr>
        <w:suppressLineNumbers/>
        <w:jc w:val="both"/>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59E22E37" w:rsidR="00D76B76" w:rsidRPr="0050086B" w:rsidRDefault="0036336B"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w:t>
      </w:r>
      <w:r w:rsidR="00531E30">
        <w:rPr>
          <w:rFonts w:ascii="Times New Roman" w:hAnsi="Times New Roman" w:cs="Times New Roman"/>
          <w:bCs/>
          <w:lang w:val="en-GB"/>
        </w:rPr>
        <w:t>5</w:t>
      </w:r>
      <w:r w:rsidRPr="0050086B">
        <w:rPr>
          <w:rFonts w:ascii="Times New Roman" w:hAnsi="Times New Roman" w:cs="Times New Roman"/>
          <w:bCs/>
          <w:lang w:val="en-GB"/>
        </w:rPr>
        <w:t xml:space="preserve"> known-aged females and b) age-dependent mortality hazard.</w:t>
      </w:r>
    </w:p>
    <w:p w14:paraId="070C0A22" w14:textId="593F82A5" w:rsidR="00D76B76" w:rsidRPr="0050086B" w:rsidRDefault="00D76B76" w:rsidP="00FE4D8D">
      <w:pPr>
        <w:suppressLineNumbers/>
        <w:jc w:val="both"/>
        <w:rPr>
          <w:rFonts w:ascii="Times New Roman" w:hAnsi="Times New Roman" w:cs="Times New Roman"/>
          <w:bCs/>
          <w:lang w:val="en-GB"/>
        </w:rPr>
      </w:pPr>
      <w:r w:rsidRPr="0050086B">
        <w:rPr>
          <w:rFonts w:ascii="Times New Roman" w:hAnsi="Times New Roman" w:cs="Times New Roman"/>
          <w:bCs/>
          <w:lang w:val="en-GB"/>
        </w:rPr>
        <w:br w:type="page"/>
      </w:r>
    </w:p>
    <w:p w14:paraId="77079414" w14:textId="7F969EBA" w:rsidR="00520F22" w:rsidRDefault="00D209DC" w:rsidP="00FE4D8D">
      <w:pPr>
        <w:spacing w:line="360" w:lineRule="auto"/>
        <w:jc w:val="both"/>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previous page). </w:t>
      </w:r>
      <w:r w:rsidR="009F5BCE" w:rsidRPr="0050086B">
        <w:rPr>
          <w:rFonts w:ascii="Times New Roman" w:hAnsi="Times New Roman" w:cs="Times New Roman"/>
          <w:bCs/>
          <w:lang w:val="en-GB"/>
        </w:rPr>
        <w:t xml:space="preserve">Mating strategy and clutch number of female snowy plovers according to age. Each row shows an individual female in the population for which we have at </w:t>
      </w:r>
      <w:r w:rsidR="009F5BCE" w:rsidRPr="0050086B">
        <w:rPr>
          <w:rFonts w:ascii="Times New Roman" w:hAnsi="Times New Roman" w:cs="Times New Roman"/>
          <w:bCs/>
          <w:lang w:val="en-GB"/>
        </w:rPr>
        <w:lastRenderedPageBreak/>
        <w:t xml:space="preserve">least three years of observations (note that our analysis also includes females with one or two years of </w:t>
      </w:r>
      <w:proofErr w:type="gramStart"/>
      <w:r w:rsidR="009F5BCE" w:rsidRPr="0050086B">
        <w:rPr>
          <w:rFonts w:ascii="Times New Roman" w:hAnsi="Times New Roman" w:cs="Times New Roman"/>
          <w:bCs/>
          <w:lang w:val="en-GB"/>
        </w:rPr>
        <w:t>observation, but</w:t>
      </w:r>
      <w:proofErr w:type="gramEnd"/>
      <w:r w:rsidR="009F5BCE" w:rsidRPr="0050086B">
        <w:rPr>
          <w:rFonts w:ascii="Times New Roman" w:hAnsi="Times New Roman" w:cs="Times New Roman"/>
          <w:bCs/>
          <w:lang w:val="en-GB"/>
        </w:rPr>
        <w:t xml:space="preserve"> </w:t>
      </w:r>
      <w:r w:rsidR="00185C3C">
        <w:rPr>
          <w:rFonts w:ascii="Times New Roman" w:hAnsi="Times New Roman" w:cs="Times New Roman"/>
          <w:bCs/>
          <w:lang w:val="en-GB"/>
        </w:rPr>
        <w:t>given space constraints</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w:t>
      </w:r>
      <w:r w:rsidR="00185C3C">
        <w:rPr>
          <w:rFonts w:ascii="Times New Roman" w:hAnsi="Times New Roman" w:cs="Times New Roman"/>
          <w:bCs/>
          <w:lang w:val="en-GB"/>
        </w:rPr>
        <w:t xml:space="preserve"> based on </w:t>
      </w:r>
      <w:proofErr w:type="spellStart"/>
      <w:r w:rsidR="00185C3C">
        <w:rPr>
          <w:rFonts w:ascii="Times New Roman" w:hAnsi="Times New Roman" w:cs="Times New Roman"/>
          <w:bCs/>
          <w:lang w:val="en-GB"/>
        </w:rPr>
        <w:t>BaSTA’s</w:t>
      </w:r>
      <w:proofErr w:type="spellEnd"/>
      <w:r w:rsidR="00185C3C">
        <w:rPr>
          <w:rFonts w:ascii="Times New Roman" w:hAnsi="Times New Roman" w:cs="Times New Roman"/>
          <w:bCs/>
          <w:lang w:val="en-GB"/>
        </w:rPr>
        <w:t xml:space="preserve"> birth year posterior</w:t>
      </w:r>
      <w:r w:rsidR="009F5BCE" w:rsidRPr="0050086B">
        <w:rPr>
          <w:rFonts w:ascii="Times New Roman" w:hAnsi="Times New Roman" w:cs="Times New Roman"/>
          <w:bCs/>
          <w:lang w:val="en-GB"/>
        </w:rPr>
        <w:t>).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65021877" w:rsidR="009F5BCE" w:rsidRPr="00520F22" w:rsidRDefault="00520F22" w:rsidP="00FE4D8D">
      <w:pPr>
        <w:spacing w:line="360" w:lineRule="auto"/>
        <w:jc w:val="both"/>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528E40E2">
            <wp:simplePos x="0" y="0"/>
            <wp:positionH relativeFrom="margin">
              <wp:align>center</wp:align>
            </wp:positionH>
            <wp:positionV relativeFrom="margin">
              <wp:align>top</wp:align>
            </wp:positionV>
            <wp:extent cx="5760000" cy="4679577"/>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679577"/>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w:t>
      </w:r>
      <w:r w:rsidR="00185C3C">
        <w:rPr>
          <w:rFonts w:ascii="Times New Roman" w:hAnsi="Times New Roman" w:cs="Times New Roman"/>
        </w:rPr>
        <w:t xml:space="preserve">within-individual </w:t>
      </w:r>
      <w:r>
        <w:rPr>
          <w:rFonts w:ascii="Times New Roman" w:hAnsi="Times New Roman" w:cs="Times New Roman"/>
        </w:rPr>
        <w:t>age effects in the top row; the term ‘Selective appearance’ and ‘Selective disappearance’ describe the variation explained by the between individual first</w:t>
      </w:r>
      <w:r w:rsidR="00185C3C">
        <w:rPr>
          <w:rFonts w:ascii="Times New Roman" w:hAnsi="Times New Roman" w:cs="Times New Roman"/>
        </w:rPr>
        <w:t>-</w:t>
      </w:r>
      <w:r>
        <w:rPr>
          <w:rFonts w:ascii="Times New Roman" w:hAnsi="Times New Roman" w:cs="Times New Roman"/>
        </w:rPr>
        <w:t xml:space="preserve"> and last</w:t>
      </w:r>
      <w:r w:rsidR="00185C3C">
        <w:rPr>
          <w:rFonts w:ascii="Times New Roman" w:hAnsi="Times New Roman" w:cs="Times New Roman"/>
        </w:rPr>
        <w:t>-</w:t>
      </w:r>
      <w:r>
        <w:rPr>
          <w:rFonts w:ascii="Times New Roman" w:hAnsi="Times New Roman" w:cs="Times New Roman"/>
        </w:rPr>
        <w:t>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FE4D8D">
      <w:pPr>
        <w:spacing w:line="360" w:lineRule="auto"/>
        <w:jc w:val="both"/>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w:t>
      </w:r>
      <w:r w:rsidR="00344601" w:rsidRPr="0050086B">
        <w:rPr>
          <w:rFonts w:ascii="Times New Roman" w:hAnsi="Times New Roman" w:cs="Times New Roman"/>
          <w:bCs/>
          <w:lang w:val="en-GB"/>
        </w:rPr>
        <w:lastRenderedPageBreak/>
        <w:t xml:space="preserve">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w:t>
      </w:r>
      <w:r w:rsidR="00C84D8B">
        <w:rPr>
          <w:rFonts w:ascii="Times New Roman" w:hAnsi="Times New Roman" w:cs="Times New Roman"/>
          <w:bCs/>
          <w:lang w:val="en-GB"/>
        </w:rPr>
        <w:t>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FE4D8D">
      <w:pPr>
        <w:suppressLineNumbers/>
        <w:spacing w:line="360" w:lineRule="auto"/>
        <w:jc w:val="both"/>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61878FFE" w:rsidR="005C33D5" w:rsidRPr="0050086B" w:rsidRDefault="005F1AA6" w:rsidP="00FE4D8D">
      <w:pPr>
        <w:spacing w:line="360" w:lineRule="auto"/>
        <w:jc w:val="both"/>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p>
    <w:p w14:paraId="2B49D9A1" w14:textId="1980D4A1" w:rsidR="00EC3076" w:rsidRPr="0050086B" w:rsidRDefault="00EC3076" w:rsidP="00FE4D8D">
      <w:pPr>
        <w:suppressLineNumbers/>
        <w:jc w:val="both"/>
        <w:rPr>
          <w:rFonts w:ascii="Times New Roman" w:hAnsi="Times New Roman" w:cs="Times New Roman"/>
          <w:lang w:val="en-GB"/>
        </w:rPr>
      </w:pPr>
    </w:p>
    <w:p w14:paraId="123137A5" w14:textId="071A8FD0" w:rsidR="00F87BB6" w:rsidRPr="0050086B" w:rsidRDefault="00EC3076" w:rsidP="00FE4D8D">
      <w:pPr>
        <w:suppressLineNumbers/>
        <w:jc w:val="both"/>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FE4D8D">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FE4D8D">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399DC41A">
            <wp:simplePos x="0" y="0"/>
            <wp:positionH relativeFrom="margin">
              <wp:align>center</wp:align>
            </wp:positionH>
            <wp:positionV relativeFrom="margin">
              <wp:posOffset>1653540</wp:posOffset>
            </wp:positionV>
            <wp:extent cx="5760000" cy="24400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60000" cy="2440000"/>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4DB9D701" w:rsidR="00554318"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Relationship between the average egg volume of a clutch and the average chick weight at hatching.</w:t>
      </w:r>
      <w:r w:rsidR="00185C3C">
        <w:rPr>
          <w:rFonts w:ascii="Times New Roman" w:hAnsi="Times New Roman" w:cs="Times New Roman"/>
          <w:lang w:val="en-GB"/>
        </w:rPr>
        <w:t xml:space="preserve"> See Appendix S2 for methods.</w:t>
      </w:r>
    </w:p>
    <w:p w14:paraId="3C37C03C" w14:textId="1ECF027A" w:rsidR="00554318" w:rsidRPr="0050086B" w:rsidRDefault="00554318" w:rsidP="00FE4D8D">
      <w:pPr>
        <w:suppressLineNumbers/>
        <w:spacing w:line="360" w:lineRule="auto"/>
        <w:jc w:val="both"/>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28E430EB">
            <wp:extent cx="5760000" cy="4130462"/>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00" cy="4130462"/>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072DDE62">
            <wp:simplePos x="0" y="0"/>
            <wp:positionH relativeFrom="margin">
              <wp:align>center</wp:align>
            </wp:positionH>
            <wp:positionV relativeFrom="margin">
              <wp:posOffset>393065</wp:posOffset>
            </wp:positionV>
            <wp:extent cx="5760000" cy="7458144"/>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60000" cy="7458144"/>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6EEDE029">
            <wp:simplePos x="0" y="0"/>
            <wp:positionH relativeFrom="margin">
              <wp:align>center</wp:align>
            </wp:positionH>
            <wp:positionV relativeFrom="margin">
              <wp:posOffset>829945</wp:posOffset>
            </wp:positionV>
            <wp:extent cx="5760000" cy="4753817"/>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60000" cy="4753817"/>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3D5EDD49" w:rsidR="006A5F6E" w:rsidRDefault="00E62D99" w:rsidP="00FE4D8D">
      <w:pPr>
        <w:suppressLineNumbers/>
        <w:jc w:val="both"/>
        <w:rPr>
          <w:rFonts w:ascii="Times New Roman" w:hAnsi="Times New Roman" w:cs="Times New Roman"/>
          <w:lang w:val="en-GB"/>
        </w:rPr>
      </w:pPr>
      <w:r w:rsidRPr="0050086B">
        <w:rPr>
          <w:rFonts w:ascii="Times New Roman" w:hAnsi="Times New Roman" w:cs="Times New Roman"/>
          <w:lang w:val="en-GB"/>
        </w:rPr>
        <w:br w:type="page"/>
      </w:r>
    </w:p>
    <w:p w14:paraId="404D4230" w14:textId="035D7AED" w:rsidR="006A5F6E"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130C1B0A">
            <wp:simplePos x="0" y="0"/>
            <wp:positionH relativeFrom="margin">
              <wp:align>center</wp:align>
            </wp:positionH>
            <wp:positionV relativeFrom="margin">
              <wp:posOffset>1254125</wp:posOffset>
            </wp:positionV>
            <wp:extent cx="5760000" cy="3921899"/>
            <wp:effectExtent l="0" t="0" r="6350" b="254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5760000" cy="3921899"/>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E4D8D">
      <w:pPr>
        <w:suppressLineNumbers/>
        <w:spacing w:line="360" w:lineRule="auto"/>
        <w:jc w:val="both"/>
        <w:rPr>
          <w:rFonts w:ascii="Times New Roman" w:hAnsi="Times New Roman" w:cs="Times New Roman"/>
          <w:lang w:val="en-GB"/>
        </w:rPr>
      </w:pPr>
    </w:p>
    <w:p w14:paraId="157EDF7E" w14:textId="6A18930B" w:rsidR="000B5CE4" w:rsidRPr="0050086B" w:rsidRDefault="006A5F6E"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327F6CCB">
            <wp:simplePos x="0" y="0"/>
            <wp:positionH relativeFrom="margin">
              <wp:align>center</wp:align>
            </wp:positionH>
            <wp:positionV relativeFrom="margin">
              <wp:posOffset>531495</wp:posOffset>
            </wp:positionV>
            <wp:extent cx="5760000" cy="6209876"/>
            <wp:effectExtent l="0" t="0" r="635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60000" cy="6209876"/>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FE4D8D">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288D73E5">
            <wp:simplePos x="0" y="0"/>
            <wp:positionH relativeFrom="margin">
              <wp:align>center</wp:align>
            </wp:positionH>
            <wp:positionV relativeFrom="margin">
              <wp:posOffset>137795</wp:posOffset>
            </wp:positionV>
            <wp:extent cx="5760000" cy="4533527"/>
            <wp:effectExtent l="0" t="0" r="635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00" cy="4533527"/>
                    </a:xfrm>
                    <a:prstGeom prst="rect">
                      <a:avLst/>
                    </a:prstGeom>
                  </pic:spPr>
                </pic:pic>
              </a:graphicData>
            </a:graphic>
            <wp14:sizeRelH relativeFrom="page">
              <wp14:pctWidth>0</wp14:pctWidth>
            </wp14:sizeRelH>
            <wp14:sizeRelV relativeFrom="page">
              <wp14:pctHeight>0</wp14:pctHeight>
            </wp14:sizeRelV>
          </wp:anchor>
        </w:drawing>
      </w:r>
    </w:p>
    <w:p w14:paraId="3CAE3016" w14:textId="4D0BC419" w:rsidR="00BB2932" w:rsidRPr="0050086B" w:rsidRDefault="00BB2932" w:rsidP="00FE4D8D">
      <w:pPr>
        <w:spacing w:line="360" w:lineRule="auto"/>
        <w:jc w:val="both"/>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00EB0AFF">
        <w:rPr>
          <w:rFonts w:ascii="Times New Roman" w:hAnsi="Times New Roman" w:cs="Times New Roman"/>
          <w:lang w:val="en-GB"/>
        </w:rPr>
        <w:t>; see Appendix S2 for</w:t>
      </w:r>
      <w:r w:rsidR="00517DBF">
        <w:rPr>
          <w:rFonts w:ascii="Times New Roman" w:hAnsi="Times New Roman" w:cs="Times New Roman"/>
          <w:lang w:val="en-GB"/>
        </w:rPr>
        <w:t xml:space="preserve"> modelling</w:t>
      </w:r>
      <w:r w:rsidR="00EB0AFF">
        <w:rPr>
          <w:rFonts w:ascii="Times New Roman" w:hAnsi="Times New Roman" w:cs="Times New Roman"/>
          <w:lang w:val="en-GB"/>
        </w:rPr>
        <w:t xml:space="preserve"> methods.</w:t>
      </w:r>
      <w:r w:rsidRPr="0050086B">
        <w:rPr>
          <w:rFonts w:ascii="Times New Roman" w:hAnsi="Times New Roman" w:cs="Times New Roman"/>
          <w:lang w:val="en-GB"/>
        </w:rPr>
        <w:br w:type="page"/>
      </w:r>
    </w:p>
    <w:p w14:paraId="39FACBA8" w14:textId="77777777" w:rsidR="000B5CE4" w:rsidRPr="0050086B" w:rsidRDefault="000B5CE4" w:rsidP="00FE4D8D">
      <w:pPr>
        <w:suppressLineNumbers/>
        <w:spacing w:line="360" w:lineRule="auto"/>
        <w:jc w:val="both"/>
        <w:rPr>
          <w:rFonts w:ascii="Times New Roman" w:hAnsi="Times New Roman" w:cs="Times New Roman"/>
          <w:lang w:val="en-GB"/>
        </w:rPr>
      </w:pPr>
    </w:p>
    <w:p w14:paraId="10A7713F" w14:textId="5BE1F035" w:rsidR="00554318" w:rsidRPr="0050086B" w:rsidRDefault="000B5CE4"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63F73D53">
                <wp:simplePos x="0" y="0"/>
                <wp:positionH relativeFrom="margin">
                  <wp:align>center</wp:align>
                </wp:positionH>
                <wp:positionV relativeFrom="margin">
                  <wp:align>top</wp:align>
                </wp:positionV>
                <wp:extent cx="5760000"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760000"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33DC48E6" id="Group 23" o:spid="_x0000_s1026" style="position:absolute;margin-left:0;margin-top:0;width:453.5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">
                  <v:imagedata r:id="rId24"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5"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747669F6" w:rsidR="007E25AE" w:rsidRPr="0050086B" w:rsidRDefault="00554318" w:rsidP="00FE4D8D">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w:t>
      </w:r>
      <w:r w:rsidR="00AD74B5">
        <w:rPr>
          <w:rFonts w:ascii="Times New Roman" w:hAnsi="Times New Roman" w:cs="Times New Roman"/>
          <w:lang w:val="en-GB"/>
        </w:rPr>
        <w:t xml:space="preserve"> in</w:t>
      </w:r>
      <w:r w:rsidRPr="0050086B">
        <w:rPr>
          <w:rFonts w:ascii="Times New Roman" w:hAnsi="Times New Roman" w:cs="Times New Roman"/>
          <w:lang w:val="en-GB"/>
        </w:rPr>
        <w:t xml:space="preserve">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1B695E0A" w:rsidR="00DA40D9" w:rsidRDefault="00A741A7" w:rsidP="00AD74B5">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E8A2C9B">
            <wp:simplePos x="0" y="0"/>
            <wp:positionH relativeFrom="margin">
              <wp:align>center</wp:align>
            </wp:positionH>
            <wp:positionV relativeFrom="margin">
              <wp:posOffset>31750</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B55840B">
            <wp:simplePos x="0" y="0"/>
            <wp:positionH relativeFrom="margin">
              <wp:align>center</wp:align>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 xml:space="preserve">Sources of variation in a female’s probability of </w:t>
      </w:r>
      <w:r w:rsidR="00AD74B5">
        <w:rPr>
          <w:rFonts w:ascii="Times New Roman" w:hAnsi="Times New Roman" w:cs="Times New Roman"/>
          <w:lang w:val="en-GB"/>
        </w:rPr>
        <w:t>re-nesting after a failed attempt</w:t>
      </w:r>
      <w:r w:rsidR="00DA40D9" w:rsidRPr="0050086B">
        <w:rPr>
          <w:rFonts w:ascii="Times New Roman" w:hAnsi="Times New Roman" w:cs="Times New Roman"/>
          <w:lang w:val="en-GB"/>
        </w:rPr>
        <w:t xml:space="preserve"> each year.</w:t>
      </w:r>
    </w:p>
    <w:p w14:paraId="51CC1D29" w14:textId="5977A417" w:rsidR="00A00825" w:rsidRPr="0050086B" w:rsidRDefault="00A00825" w:rsidP="00FE4D8D">
      <w:pPr>
        <w:suppressLineNumbers/>
        <w:jc w:val="both"/>
        <w:rPr>
          <w:rFonts w:ascii="Times New Roman" w:hAnsi="Times New Roman" w:cs="Times New Roman"/>
          <w:lang w:val="en-GB"/>
        </w:rPr>
      </w:pPr>
    </w:p>
    <w:p w14:paraId="30BBD08F" w14:textId="77777777" w:rsidR="00FE4D8D" w:rsidRDefault="00FE4D8D" w:rsidP="00FE4D8D">
      <w:pPr>
        <w:suppressLineNumbers/>
        <w:spacing w:line="360" w:lineRule="auto"/>
        <w:jc w:val="both"/>
        <w:rPr>
          <w:rFonts w:ascii="Times New Roman" w:hAnsi="Times New Roman" w:cs="Times New Roman"/>
          <w:b/>
          <w:bCs/>
          <w:lang w:val="en-GB"/>
        </w:rPr>
      </w:pPr>
    </w:p>
    <w:p w14:paraId="5ECD6C1D" w14:textId="77777777" w:rsidR="00FE4D8D" w:rsidRDefault="00FE4D8D" w:rsidP="00FE4D8D">
      <w:pPr>
        <w:suppressLineNumbers/>
        <w:spacing w:line="360" w:lineRule="auto"/>
        <w:jc w:val="both"/>
        <w:rPr>
          <w:rFonts w:ascii="Times New Roman" w:hAnsi="Times New Roman" w:cs="Times New Roman"/>
          <w:b/>
          <w:bCs/>
          <w:lang w:val="en-GB"/>
        </w:rPr>
      </w:pPr>
    </w:p>
    <w:p w14:paraId="3C4D51E9" w14:textId="77777777" w:rsidR="00FE4D8D" w:rsidRDefault="00FE4D8D" w:rsidP="00FE4D8D">
      <w:pPr>
        <w:suppressLineNumbers/>
        <w:spacing w:line="360" w:lineRule="auto"/>
        <w:jc w:val="both"/>
        <w:rPr>
          <w:rFonts w:ascii="Times New Roman" w:hAnsi="Times New Roman" w:cs="Times New Roman"/>
          <w:b/>
          <w:bCs/>
          <w:lang w:val="en-GB"/>
        </w:rPr>
      </w:pPr>
    </w:p>
    <w:p w14:paraId="507B8555" w14:textId="5C54CD1A" w:rsidR="00A741A7" w:rsidRPr="0050086B" w:rsidRDefault="00AD6A61"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5C1B648F">
            <wp:simplePos x="0" y="0"/>
            <wp:positionH relativeFrom="margin">
              <wp:align>center</wp:align>
            </wp:positionH>
            <wp:positionV relativeFrom="margin">
              <wp:align>top</wp:align>
            </wp:positionV>
            <wp:extent cx="3239770" cy="64795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00A00825" w:rsidRPr="0050086B">
        <w:rPr>
          <w:rFonts w:ascii="Times New Roman" w:hAnsi="Times New Roman" w:cs="Times New Roman"/>
          <w:b/>
          <w:bCs/>
          <w:lang w:val="en-GB"/>
        </w:rPr>
        <w:t>Figure S</w:t>
      </w:r>
      <w:r w:rsidR="00386F07">
        <w:rPr>
          <w:rFonts w:ascii="Times New Roman" w:hAnsi="Times New Roman" w:cs="Times New Roman"/>
          <w:b/>
          <w:bCs/>
          <w:lang w:val="en-GB"/>
        </w:rPr>
        <w:t>6</w:t>
      </w:r>
      <w:r w:rsidR="00B61061">
        <w:rPr>
          <w:rFonts w:ascii="Times New Roman" w:hAnsi="Times New Roman" w:cs="Times New Roman"/>
          <w:b/>
          <w:bCs/>
          <w:lang w:val="en-GB"/>
        </w:rPr>
        <w:t>.</w:t>
      </w:r>
      <w:r w:rsidR="00A00825" w:rsidRPr="0050086B">
        <w:rPr>
          <w:rFonts w:ascii="Times New Roman" w:hAnsi="Times New Roman" w:cs="Times New Roman"/>
          <w:b/>
          <w:bCs/>
          <w:lang w:val="en-GB"/>
        </w:rPr>
        <w:t xml:space="preserve"> </w:t>
      </w:r>
      <w:r w:rsidR="00A00825"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7CDD4B2C">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38508" cy="4857762"/>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641EA795"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434BFAA3">
            <wp:simplePos x="0" y="0"/>
            <wp:positionH relativeFrom="margin">
              <wp:align>center</wp:align>
            </wp:positionH>
            <wp:positionV relativeFrom="margin">
              <wp:posOffset>0</wp:posOffset>
            </wp:positionV>
            <wp:extent cx="5760000" cy="5760000"/>
            <wp:effectExtent l="0" t="0" r="635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w:t>
      </w:r>
      <w:r w:rsidR="008E3724">
        <w:rPr>
          <w:rFonts w:ascii="Times New Roman" w:hAnsi="Times New Roman" w:cs="Times New Roman"/>
          <w:lang w:val="en-GB"/>
        </w:rPr>
        <w:t xml:space="preserve"> (i.e., selective appearance)</w:t>
      </w:r>
      <w:r w:rsidR="003A4D95" w:rsidRPr="0050086B">
        <w:rPr>
          <w:rFonts w:ascii="Times New Roman" w:hAnsi="Times New Roman" w:cs="Times New Roman"/>
          <w:lang w:val="en-GB"/>
        </w:rPr>
        <w:t>, and panels C and F show the between-individual trend of the ‘age at last breeding’</w:t>
      </w:r>
      <w:r w:rsidR="008E3724">
        <w:rPr>
          <w:rFonts w:ascii="Times New Roman" w:hAnsi="Times New Roman" w:cs="Times New Roman"/>
          <w:lang w:val="en-GB"/>
        </w:rPr>
        <w:t xml:space="preserve"> </w:t>
      </w:r>
      <w:r w:rsidR="008E3724">
        <w:rPr>
          <w:rFonts w:ascii="Times New Roman" w:hAnsi="Times New Roman" w:cs="Times New Roman"/>
          <w:lang w:val="en-GB"/>
        </w:rPr>
        <w:t xml:space="preserve">(i.e., selective </w:t>
      </w:r>
      <w:r w:rsidR="008E3724">
        <w:rPr>
          <w:rFonts w:ascii="Times New Roman" w:hAnsi="Times New Roman" w:cs="Times New Roman"/>
          <w:lang w:val="en-GB"/>
        </w:rPr>
        <w:t>dis</w:t>
      </w:r>
      <w:r w:rsidR="008E3724">
        <w:rPr>
          <w:rFonts w:ascii="Times New Roman" w:hAnsi="Times New Roman" w:cs="Times New Roman"/>
          <w:lang w:val="en-GB"/>
        </w:rPr>
        <w:t>appearance)</w:t>
      </w:r>
      <w:r w:rsidR="003A4D95" w:rsidRPr="0050086B">
        <w:rPr>
          <w:rFonts w:ascii="Times New Roman" w:hAnsi="Times New Roman" w:cs="Times New Roman"/>
          <w:lang w:val="en-GB"/>
        </w:rPr>
        <w:t xml:space="preserve">.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w:t>
      </w:r>
      <w:r w:rsidR="008D25B0">
        <w:rPr>
          <w:rFonts w:ascii="Times New Roman" w:hAnsi="Times New Roman" w:cs="Times New Roman"/>
          <w:lang w:val="en-GB"/>
        </w:rPr>
        <w:t xml:space="preserve"> 3</w:t>
      </w:r>
      <w:r w:rsidR="003A4D95" w:rsidRPr="0050086B">
        <w:rPr>
          <w:rFonts w:ascii="Times New Roman" w:hAnsi="Times New Roman" w:cs="Times New Roman"/>
          <w:lang w:val="en-GB"/>
        </w:rPr>
        <w:t>).</w:t>
      </w:r>
      <w:r w:rsidRPr="0050086B">
        <w:rPr>
          <w:rFonts w:ascii="Times New Roman" w:hAnsi="Times New Roman" w:cs="Times New Roman"/>
          <w:lang w:val="en-GB"/>
        </w:rPr>
        <w:br w:type="page"/>
      </w:r>
    </w:p>
    <w:p w14:paraId="38C6B419" w14:textId="77777777" w:rsidR="00A741A7" w:rsidRPr="0050086B" w:rsidRDefault="00A741A7"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1.</w:t>
      </w:r>
    </w:p>
    <w:p w14:paraId="12000A4E" w14:textId="77777777" w:rsidR="00D873BC"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0&lt;/priority&gt;&lt;uuid&gt;BE20B0FA-7A9F-4F41-8A48-6FDE93402FE7&lt;/uuid&gt;&lt;publications&gt;&lt;publication&gt;&lt;subtype&gt;0&lt;/subtype&gt;&lt;place&gt;London&lt;/place&gt;&lt;publisher&gt;Chapman and Hall&lt;/publisher&gt;&lt;title&gt;Analysis of Survival Data</w:instrText>
      </w:r>
    </w:p>
    <w:p w14:paraId="39F7F607" w14:textId="57618A89" w:rsidR="00A741A7" w:rsidRPr="0050086B" w:rsidRDefault="00D873BC" w:rsidP="00FE4D8D">
      <w:pPr>
        <w:spacing w:line="360" w:lineRule="auto"/>
        <w:jc w:val="both"/>
        <w:rPr>
          <w:rFonts w:ascii="Times New Roman" w:hAnsi="Times New Roman" w:cs="Times New Roman"/>
          <w:lang w:val="en-GB"/>
        </w:rPr>
      </w:pPr>
      <w:r>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1&lt;/priority&gt;&lt;uuid&gt;6EFFBD4E-58D4-4B10-B8D2-5236B78D58D4&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Gompertz</w:t>
      </w:r>
      <w:proofErr w:type="spellEnd"/>
      <w:r w:rsidR="00472B4F" w:rsidRPr="0050086B">
        <w:rPr>
          <w:rFonts w:ascii="Times New Roman" w:hAnsi="Times New Roman" w:cs="Times New Roman"/>
          <w:lang w:val="en-GB"/>
        </w:rPr>
        <w:t>,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2&lt;/priority&gt;&lt;uuid&gt;606C76F0-7A43-4F95-A419-6D3A0F67B4B2&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83&lt;/priority&gt;&lt;uuid&gt;1D271C6B-32ED-4A39-A8A7-EA84D88146AF&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A96AFFA9-8D29-4C54-BDDC-73DB6AAD4B90&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FE4D8D">
      <w:pPr>
        <w:suppressLineNumbers/>
        <w:spacing w:line="360" w:lineRule="auto"/>
        <w:jc w:val="both"/>
        <w:rPr>
          <w:rFonts w:ascii="Times New Roman" w:hAnsi="Times New Roman" w:cs="Times New Roman"/>
          <w:lang w:val="en-GB"/>
        </w:rPr>
      </w:pPr>
    </w:p>
    <w:p w14:paraId="1E0A503B" w14:textId="1891F6F1" w:rsidR="00A741A7" w:rsidRPr="0050086B" w:rsidRDefault="00A741A7"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5&lt;/priority&gt;&lt;uuid&gt;9D6AE6BF-F8B5-49D3-8568-AF510B6C795A&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piegelhalt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p>
    <w:p w14:paraId="0CB4B9A2" w14:textId="77777777" w:rsidR="00A741A7" w:rsidRPr="0050086B" w:rsidRDefault="00A741A7" w:rsidP="00FE4D8D">
      <w:pPr>
        <w:suppressLineNumbers/>
        <w:spacing w:line="360" w:lineRule="auto"/>
        <w:jc w:val="both"/>
        <w:rPr>
          <w:rFonts w:ascii="Times New Roman" w:hAnsi="Times New Roman" w:cs="Times New Roman"/>
          <w:b/>
          <w:bCs/>
          <w:lang w:val="en-GB"/>
        </w:rPr>
      </w:pPr>
    </w:p>
    <w:p w14:paraId="41E17963" w14:textId="08D64A88" w:rsidR="007706E4" w:rsidRPr="0050086B" w:rsidRDefault="00A741A7" w:rsidP="000E59F0">
      <w:pPr>
        <w:spacing w:line="360" w:lineRule="auto"/>
        <w:jc w:val="both"/>
        <w:rPr>
          <w:rFonts w:ascii="Times New Roman" w:hAnsi="Times New Roman" w:cs="Times New Roman"/>
          <w:highlight w:val="yellow"/>
          <w:lang w:val="en-GB"/>
        </w:rPr>
      </w:pPr>
      <w:r w:rsidRPr="0050086B">
        <w:rPr>
          <w:rFonts w:ascii="Times New Roman" w:hAnsi="Times New Roman" w:cs="Times New Roman"/>
          <w:b/>
          <w:bCs/>
          <w:highlight w:val="yellow"/>
          <w:lang w:val="en-GB"/>
        </w:rPr>
        <w:t xml:space="preserve">File S1. </w:t>
      </w:r>
      <w:r w:rsidRPr="0050086B">
        <w:rPr>
          <w:rFonts w:ascii="Times New Roman" w:hAnsi="Times New Roman" w:cs="Times New Roman"/>
          <w:highlight w:val="yellow"/>
          <w:lang w:val="en-GB"/>
        </w:rPr>
        <w:t xml:space="preserve">Commented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detailing the analytical steps needed to reproduce all our models and results. Click here to view on your internet browser: </w:t>
      </w:r>
      <w:r w:rsidR="007706E4" w:rsidRPr="0050086B">
        <w:rPr>
          <w:rFonts w:ascii="Times New Roman" w:hAnsi="Times New Roman" w:cs="Times New Roman"/>
          <w:highlight w:val="yellow"/>
          <w:lang w:val="en-GB"/>
        </w:rPr>
        <w:br w:type="page"/>
      </w:r>
    </w:p>
    <w:p w14:paraId="62B9A1FF" w14:textId="4C9197CA" w:rsidR="00672A2F" w:rsidRPr="0050086B" w:rsidRDefault="007706E4" w:rsidP="00FE4D8D">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17A3296F" w:rsidR="005F64B8" w:rsidRPr="0050086B" w:rsidRDefault="007706E4"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387CE4E1-6222-452D-A790-911358E12509&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Blomqvist</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r w:rsidR="005F64B8" w:rsidRPr="0050086B">
        <w:rPr>
          <w:rFonts w:ascii="Times New Roman" w:hAnsi="Times New Roman" w:cs="Times New Roman"/>
          <w:lang w:val="en-GB"/>
        </w:rPr>
        <w:br w:type="page"/>
      </w:r>
    </w:p>
    <w:p w14:paraId="70A1656B" w14:textId="42FB9F19" w:rsidR="005F64B8" w:rsidRPr="0050086B" w:rsidRDefault="005F64B8" w:rsidP="00FE4D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0B2E8BE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13BABD2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7DF7EBB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2B19D3A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18DA3664"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06656A0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7BA258C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1E33AA66"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3F1CCD37"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4EF99FB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5971A039"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771C9BF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F99780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5D9F72A6"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48FE21A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585E956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F959888"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690981A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2CBEF0B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3425F759"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2F8EDAC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166B44F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C42185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7EAD970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6488C3C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6DCCC03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62F75DB7"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46D31E0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2C32F51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9F230D4"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1B47FFF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3432B2F8"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18089595"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1C5F4588"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DFB221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7656875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0940CE5"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7ABF8ED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21D70235"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507C5EB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4E4AFD9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2DEFFCB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6ABE2D4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1CDAE25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142AFC2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017388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5DFA7B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10332008"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14609DF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5999A689"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7696B56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EB91B64"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6E5C740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6BDB892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6028A28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11EF483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23B34565"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2F7A097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7CAB30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36443E8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7320D46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4D8084A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566EA90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E56622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02FF72D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CE6714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4F93DD2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7698DCE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615FE77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374037D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35AC25D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2834ECB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116B18F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54AA147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1BE138A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2A46794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6CA7EEF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01864BF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181D60C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3A15A907"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6C02398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C652F28"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40CEDFF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5B7380D7"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79229E14"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0176DA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5DD5D02B"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6E9FE62C"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074E1D0D"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ABD20F6"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24A661C6"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1E01ABB1"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4124791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2F45843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18EE7300"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0EBE76E2"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3BE37233"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1FA0EDEA"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7BD3E63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0B350097"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0B646485"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2570F69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79B1DCF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3777F50F"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100112CC" w14:textId="79382C95"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143AE77E" w14:textId="77777777" w:rsidR="00D873BC" w:rsidRDefault="00D873BC" w:rsidP="000179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5F43966D" w14:textId="685D0300" w:rsidR="00672A2F" w:rsidRPr="003D5530" w:rsidRDefault="00D873BC" w:rsidP="003D55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Pr>
          <w:rFonts w:ascii="Times New Roman" w:hAnsi="Times New Roman" w:cs="Times New Roman"/>
          <w:lang w:val="en-GB"/>
        </w:rPr>
        <w:fldChar w:fldCharType="separate"/>
      </w:r>
      <w:r>
        <w:rPr>
          <w:rFonts w:ascii="Times New Roman" w:hAnsi="Times New Roman" w:cs="Times New Roman"/>
          <w:lang w:val="en-GB"/>
        </w:rPr>
        <w:fldChar w:fldCharType="end"/>
      </w:r>
    </w:p>
    <w:sectPr w:rsidR="00672A2F" w:rsidRPr="003D5530"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5DAC0F" w14:textId="77777777" w:rsidR="00D64A8F" w:rsidRDefault="00D64A8F" w:rsidP="00E62D99">
      <w:r>
        <w:separator/>
      </w:r>
    </w:p>
  </w:endnote>
  <w:endnote w:type="continuationSeparator" w:id="0">
    <w:p w14:paraId="589F256E" w14:textId="77777777" w:rsidR="00D64A8F" w:rsidRDefault="00D64A8F"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DC2D87" w14:textId="77777777" w:rsidR="00D64A8F" w:rsidRDefault="00D64A8F" w:rsidP="00E62D99">
      <w:r>
        <w:separator/>
      </w:r>
    </w:p>
  </w:footnote>
  <w:footnote w:type="continuationSeparator" w:id="0">
    <w:p w14:paraId="5A8EDEF6" w14:textId="77777777" w:rsidR="00D64A8F" w:rsidRDefault="00D64A8F"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E3F"/>
    <w:rsid w:val="00033ED3"/>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372A"/>
    <w:rsid w:val="000B5CE4"/>
    <w:rsid w:val="000C2FA5"/>
    <w:rsid w:val="000C3721"/>
    <w:rsid w:val="000C3A93"/>
    <w:rsid w:val="000D1619"/>
    <w:rsid w:val="000D2A95"/>
    <w:rsid w:val="000D2DF7"/>
    <w:rsid w:val="000D5A96"/>
    <w:rsid w:val="000D665A"/>
    <w:rsid w:val="000E46EE"/>
    <w:rsid w:val="000E59F0"/>
    <w:rsid w:val="000F5896"/>
    <w:rsid w:val="00101863"/>
    <w:rsid w:val="00101D7A"/>
    <w:rsid w:val="001041B1"/>
    <w:rsid w:val="0010718D"/>
    <w:rsid w:val="001123AA"/>
    <w:rsid w:val="0011454B"/>
    <w:rsid w:val="001238FC"/>
    <w:rsid w:val="00130683"/>
    <w:rsid w:val="00132CB7"/>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AB0"/>
    <w:rsid w:val="00232D94"/>
    <w:rsid w:val="0023392D"/>
    <w:rsid w:val="00235680"/>
    <w:rsid w:val="00240387"/>
    <w:rsid w:val="00241BFE"/>
    <w:rsid w:val="0024209D"/>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20A6"/>
    <w:rsid w:val="002D68E0"/>
    <w:rsid w:val="002D76FD"/>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83185"/>
    <w:rsid w:val="00384C88"/>
    <w:rsid w:val="00386F07"/>
    <w:rsid w:val="00394746"/>
    <w:rsid w:val="0039494F"/>
    <w:rsid w:val="003A4D95"/>
    <w:rsid w:val="003B5BC0"/>
    <w:rsid w:val="003C30EE"/>
    <w:rsid w:val="003C3DE2"/>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C212B"/>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809C6"/>
    <w:rsid w:val="0069164F"/>
    <w:rsid w:val="00695D16"/>
    <w:rsid w:val="006A10EC"/>
    <w:rsid w:val="006A2284"/>
    <w:rsid w:val="006A336E"/>
    <w:rsid w:val="006A4D0F"/>
    <w:rsid w:val="006A54B3"/>
    <w:rsid w:val="006A5F6E"/>
    <w:rsid w:val="006B3924"/>
    <w:rsid w:val="006B3C55"/>
    <w:rsid w:val="006B6F83"/>
    <w:rsid w:val="006C095A"/>
    <w:rsid w:val="006C0DDF"/>
    <w:rsid w:val="006C1163"/>
    <w:rsid w:val="006C1B1E"/>
    <w:rsid w:val="006C7203"/>
    <w:rsid w:val="006D0E78"/>
    <w:rsid w:val="006D6127"/>
    <w:rsid w:val="006D7BDE"/>
    <w:rsid w:val="006E19A4"/>
    <w:rsid w:val="006E4CA3"/>
    <w:rsid w:val="006F0C3E"/>
    <w:rsid w:val="006F1356"/>
    <w:rsid w:val="006F2A61"/>
    <w:rsid w:val="006F70E0"/>
    <w:rsid w:val="0070163D"/>
    <w:rsid w:val="00703261"/>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79BA"/>
    <w:rsid w:val="00874A2C"/>
    <w:rsid w:val="0087690D"/>
    <w:rsid w:val="00881DB4"/>
    <w:rsid w:val="00884E01"/>
    <w:rsid w:val="008947DA"/>
    <w:rsid w:val="0089574A"/>
    <w:rsid w:val="00896644"/>
    <w:rsid w:val="008B7478"/>
    <w:rsid w:val="008C6880"/>
    <w:rsid w:val="008C7497"/>
    <w:rsid w:val="008D25B0"/>
    <w:rsid w:val="008D7F66"/>
    <w:rsid w:val="008E103F"/>
    <w:rsid w:val="008E3724"/>
    <w:rsid w:val="008E45A4"/>
    <w:rsid w:val="008E6CEF"/>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23A6"/>
    <w:rsid w:val="009D6620"/>
    <w:rsid w:val="009E25DF"/>
    <w:rsid w:val="009E54AE"/>
    <w:rsid w:val="009F3546"/>
    <w:rsid w:val="009F53A7"/>
    <w:rsid w:val="009F5948"/>
    <w:rsid w:val="009F5BCE"/>
    <w:rsid w:val="00A00825"/>
    <w:rsid w:val="00A11A21"/>
    <w:rsid w:val="00A17D35"/>
    <w:rsid w:val="00A17FE2"/>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60C9"/>
    <w:rsid w:val="00B37137"/>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49FC"/>
    <w:rsid w:val="00CB6455"/>
    <w:rsid w:val="00CB77C4"/>
    <w:rsid w:val="00CB7D0F"/>
    <w:rsid w:val="00CC193E"/>
    <w:rsid w:val="00CC3635"/>
    <w:rsid w:val="00CC4D33"/>
    <w:rsid w:val="00CC7413"/>
    <w:rsid w:val="00CD6C9A"/>
    <w:rsid w:val="00CE333D"/>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2BA9"/>
    <w:rsid w:val="00D44528"/>
    <w:rsid w:val="00D4582C"/>
    <w:rsid w:val="00D564C7"/>
    <w:rsid w:val="00D56DA9"/>
    <w:rsid w:val="00D64310"/>
    <w:rsid w:val="00D64A8F"/>
    <w:rsid w:val="00D67DE9"/>
    <w:rsid w:val="00D722F8"/>
    <w:rsid w:val="00D74F3C"/>
    <w:rsid w:val="00D75D30"/>
    <w:rsid w:val="00D76B76"/>
    <w:rsid w:val="00D81FF5"/>
    <w:rsid w:val="00D838B6"/>
    <w:rsid w:val="00D84331"/>
    <w:rsid w:val="00D84B70"/>
    <w:rsid w:val="00D873BC"/>
    <w:rsid w:val="00D919E9"/>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E56"/>
    <w:rsid w:val="00E02284"/>
    <w:rsid w:val="00E05232"/>
    <w:rsid w:val="00E10E1D"/>
    <w:rsid w:val="00E11536"/>
    <w:rsid w:val="00E12FF0"/>
    <w:rsid w:val="00E13C34"/>
    <w:rsid w:val="00E149AB"/>
    <w:rsid w:val="00E20E0F"/>
    <w:rsid w:val="00E2373B"/>
    <w:rsid w:val="00E23846"/>
    <w:rsid w:val="00E25BEE"/>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6FC4"/>
    <w:rsid w:val="00F531F1"/>
    <w:rsid w:val="00F53304"/>
    <w:rsid w:val="00F5714F"/>
    <w:rsid w:val="00F577B6"/>
    <w:rsid w:val="00F610D2"/>
    <w:rsid w:val="00F62A0B"/>
    <w:rsid w:val="00F6376C"/>
    <w:rsid w:val="00F64633"/>
    <w:rsid w:val="00F64DC1"/>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jpe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8" Type="http://schemas.openxmlformats.org/officeDocument/2006/relationships/hyperlink" Target="mailto:lourenco.falc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49</Pages>
  <Words>48464</Words>
  <Characters>276249</Characters>
  <Application>Microsoft Office Word</Application>
  <DocSecurity>0</DocSecurity>
  <Lines>2302</Lines>
  <Paragraphs>6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00</cp:revision>
  <cp:lastPrinted>2021-06-25T11:46:00Z</cp:lastPrinted>
  <dcterms:created xsi:type="dcterms:W3CDTF">2021-06-21T08:40:00Z</dcterms:created>
  <dcterms:modified xsi:type="dcterms:W3CDTF">2021-06-2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